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04989A54"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6861A9" w:rsidRPr="006861A9">
        <w:rPr>
          <w:lang w:eastAsia="ja-JP"/>
        </w:rPr>
        <w:t xml:space="preserve">Figure </w:t>
      </w:r>
      <w:r w:rsidR="006861A9" w:rsidRPr="006861A9">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00535A9"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1AB11245"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6861A9" w:rsidRPr="006861A9">
        <w:t xml:space="preserve">Figure </w:t>
      </w:r>
      <w:r w:rsidR="006861A9" w:rsidRPr="006861A9">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3378CDFD"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6861A9">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5431CA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6861A9" w:rsidRPr="006861A9">
        <w:rPr>
          <w:lang w:eastAsia="ja-JP"/>
        </w:rPr>
        <w:t xml:space="preserve">Figure </w:t>
      </w:r>
      <w:r w:rsidR="006861A9" w:rsidRPr="006861A9">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CAC3E1E"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074B1EB"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006861A9" w:rsidRPr="006861A9">
        <w:t xml:space="preserve">Figure </w:t>
      </w:r>
      <w:r w:rsidR="006861A9" w:rsidRPr="006861A9">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1DD53D57"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6861A9">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410CF6E3"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6861A9" w:rsidRPr="006861A9">
        <w:t xml:space="preserve">Figure </w:t>
      </w:r>
      <w:r w:rsidR="006861A9" w:rsidRPr="006861A9">
        <w:rPr>
          <w:noProof/>
        </w:rPr>
        <w:t>5</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DA6E0A9"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w:t>
      </w:r>
      <w:bookmarkStart w:id="24" w:name="_GoBack"/>
      <w:bookmarkEnd w:id="24"/>
      <w:r w:rsidR="00E84838" w:rsidRPr="005042CD">
        <w:rPr>
          <w:lang w:eastAsia="ja-JP"/>
        </w:rPr>
        <w:t xml:space="preserve">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5" w:name="_Toc528165825"/>
      <w:bookmarkStart w:id="26" w:name="_Toc3889806"/>
    </w:p>
    <w:p w14:paraId="4A090CD2" w14:textId="40F6DDA0" w:rsidR="00216266" w:rsidRDefault="005E7A5A" w:rsidP="005E7A5A">
      <w:pPr>
        <w:pStyle w:val="Caption"/>
        <w:jc w:val="both"/>
        <w:rPr>
          <w:i w:val="0"/>
          <w:color w:val="auto"/>
          <w:sz w:val="16"/>
        </w:rPr>
      </w:pPr>
      <w:bookmarkStart w:id="27"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6861A9">
        <w:rPr>
          <w:i w:val="0"/>
          <w:noProof/>
          <w:color w:val="auto"/>
          <w:sz w:val="16"/>
        </w:rPr>
        <w:t>5</w:t>
      </w:r>
      <w:r w:rsidRPr="005E7A5A">
        <w:rPr>
          <w:i w:val="0"/>
          <w:color w:val="auto"/>
          <w:sz w:val="16"/>
        </w:rPr>
        <w:fldChar w:fldCharType="end"/>
      </w:r>
      <w:bookmarkEnd w:id="27"/>
      <w:r w:rsidRPr="005E7A5A">
        <w:rPr>
          <w:i w:val="0"/>
          <w:color w:val="auto"/>
          <w:sz w:val="16"/>
        </w:rPr>
        <w:t>. The tangle. Image</w:t>
      </w:r>
      <w:bookmarkEnd w:id="25"/>
      <w:bookmarkEnd w:id="26"/>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1F89DF69"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006861A9" w:rsidRPr="006861A9">
        <w:t xml:space="preserve">Figure </w:t>
      </w:r>
      <w:r w:rsidR="006861A9" w:rsidRPr="006861A9">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65C3D21" w:rsidR="00B37C32" w:rsidRPr="00AA3721" w:rsidRDefault="00AA3721" w:rsidP="00AA3721">
      <w:pPr>
        <w:pStyle w:val="Caption"/>
        <w:jc w:val="both"/>
        <w:rPr>
          <w:i w:val="0"/>
          <w:color w:val="auto"/>
          <w:sz w:val="16"/>
        </w:rPr>
      </w:pPr>
      <w:bookmarkStart w:id="28"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6861A9">
        <w:rPr>
          <w:i w:val="0"/>
          <w:noProof/>
          <w:color w:val="auto"/>
          <w:sz w:val="16"/>
        </w:rPr>
        <w:t>6</w:t>
      </w:r>
      <w:r w:rsidRPr="00AA3721">
        <w:rPr>
          <w:i w:val="0"/>
          <w:color w:val="auto"/>
          <w:sz w:val="16"/>
        </w:rPr>
        <w:fldChar w:fldCharType="end"/>
      </w:r>
      <w:bookmarkEnd w:id="28"/>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45A8A11F"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6861A9" w:rsidRPr="006861A9">
        <w:rPr>
          <w:lang w:eastAsia="ja-JP"/>
        </w:rPr>
        <w:t xml:space="preserve">Figure </w:t>
      </w:r>
      <w:r w:rsidR="006861A9" w:rsidRPr="006861A9">
        <w:rPr>
          <w:noProof/>
          <w:lang w:eastAsia="ja-JP"/>
        </w:rPr>
        <w:t>7</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703729BF" w:rsidR="00E84838" w:rsidRPr="005042CD" w:rsidRDefault="00E84838" w:rsidP="00D35869">
      <w:pPr>
        <w:jc w:val="both"/>
        <w:rPr>
          <w:sz w:val="16"/>
          <w:lang w:eastAsia="ja-JP"/>
        </w:rPr>
      </w:pPr>
      <w:bookmarkStart w:id="29" w:name="_Ref3454161"/>
      <w:bookmarkStart w:id="30"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7</w:t>
      </w:r>
      <w:r w:rsidRPr="005042CD">
        <w:rPr>
          <w:sz w:val="16"/>
          <w:lang w:eastAsia="ja-JP"/>
        </w:rPr>
        <w:fldChar w:fldCharType="end"/>
      </w:r>
      <w:bookmarkEnd w:id="29"/>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30"/>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66ECDEA2"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006861A9" w:rsidRPr="006861A9">
        <w:t xml:space="preserve">Figure </w:t>
      </w:r>
      <w:r w:rsidR="006861A9" w:rsidRPr="006861A9">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3761C1A6" w:rsidR="00D33ECD" w:rsidRDefault="00D57C31" w:rsidP="00D57C31">
      <w:pPr>
        <w:pStyle w:val="Caption"/>
        <w:rPr>
          <w:i w:val="0"/>
          <w:color w:val="auto"/>
          <w:sz w:val="16"/>
        </w:rPr>
      </w:pPr>
      <w:bookmarkStart w:id="31"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006861A9">
        <w:rPr>
          <w:i w:val="0"/>
          <w:noProof/>
          <w:color w:val="auto"/>
          <w:sz w:val="16"/>
        </w:rPr>
        <w:t>8</w:t>
      </w:r>
      <w:r w:rsidRPr="00D57C31">
        <w:rPr>
          <w:i w:val="0"/>
          <w:color w:val="auto"/>
          <w:sz w:val="16"/>
        </w:rPr>
        <w:fldChar w:fldCharType="end"/>
      </w:r>
      <w:bookmarkEnd w:id="31"/>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2" w:name="_Toc3892312"/>
      <w:r w:rsidRPr="005042CD">
        <w:rPr>
          <w:lang w:eastAsia="ja-JP"/>
        </w:rPr>
        <w:t>Ledger Data Structure Implementations</w:t>
      </w:r>
      <w:bookmarkEnd w:id="32"/>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3" w:name="_Toc3892313"/>
      <w:r w:rsidRPr="005042CD">
        <w:rPr>
          <w:lang w:eastAsia="ja-JP"/>
        </w:rPr>
        <w:t>Go in a Nutshell</w:t>
      </w:r>
      <w:bookmarkEnd w:id="33"/>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4" w:name="_Toc3892314"/>
      <w:r w:rsidRPr="005042CD">
        <w:rPr>
          <w:lang w:eastAsia="ja-JP"/>
        </w:rPr>
        <w:t>Goroutines</w:t>
      </w:r>
      <w:bookmarkEnd w:id="34"/>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41F5A986"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6861A9" w:rsidRPr="006861A9">
        <w:rPr>
          <w:lang w:eastAsia="ja-JP"/>
        </w:rPr>
        <w:t xml:space="preserve">Figure </w:t>
      </w:r>
      <w:r w:rsidR="006861A9" w:rsidRPr="006861A9">
        <w:rPr>
          <w:noProof/>
          <w:lang w:eastAsia="ja-JP"/>
        </w:rPr>
        <w:t>9</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6861A9" w:rsidRPr="006861A9">
        <w:rPr>
          <w:lang w:eastAsia="ja-JP"/>
        </w:rPr>
        <w:t xml:space="preserve">Figure </w:t>
      </w:r>
      <w:r w:rsidR="006861A9" w:rsidRPr="006861A9">
        <w:rPr>
          <w:noProof/>
          <w:lang w:eastAsia="ja-JP"/>
        </w:rPr>
        <w:t>10</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time.Sleep</w:t>
                            </w:r>
                            <w:proofErr w:type="spell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fmt.Println</w:t>
                            </w:r>
                            <w:proofErr w:type="spell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1C961FEB" w:rsidR="00CB5938" w:rsidRDefault="00CB5938" w:rsidP="0051435B">
      <w:pPr>
        <w:jc w:val="both"/>
        <w:rPr>
          <w:sz w:val="16"/>
          <w:lang w:eastAsia="ja-JP"/>
        </w:rPr>
      </w:pPr>
      <w:bookmarkStart w:id="35" w:name="_Ref6398229"/>
      <w:bookmarkStart w:id="36"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9</w:t>
      </w:r>
      <w:r w:rsidRPr="005042CD">
        <w:rPr>
          <w:sz w:val="16"/>
          <w:lang w:eastAsia="ja-JP"/>
        </w:rPr>
        <w:fldChar w:fldCharType="end"/>
      </w:r>
      <w:bookmarkEnd w:id="35"/>
      <w:r w:rsidRPr="005042CD">
        <w:rPr>
          <w:sz w:val="16"/>
          <w:lang w:eastAsia="ja-JP"/>
        </w:rPr>
        <w:t>. Code snippet for Goroutines</w:t>
      </w:r>
      <w:bookmarkEnd w:id="36"/>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08DE06CC" w:rsidR="00CB5938" w:rsidRPr="005042CD" w:rsidRDefault="00CB5938" w:rsidP="00D25444">
      <w:pPr>
        <w:jc w:val="both"/>
        <w:rPr>
          <w:sz w:val="16"/>
          <w:lang w:eastAsia="ja-JP"/>
        </w:rPr>
      </w:pPr>
      <w:bookmarkStart w:id="37" w:name="_Ref6398046"/>
      <w:bookmarkStart w:id="38"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0</w:t>
      </w:r>
      <w:r w:rsidRPr="005042CD">
        <w:rPr>
          <w:sz w:val="16"/>
          <w:lang w:eastAsia="ja-JP"/>
        </w:rPr>
        <w:fldChar w:fldCharType="end"/>
      </w:r>
      <w:bookmarkEnd w:id="37"/>
      <w:r w:rsidRPr="005042CD">
        <w:rPr>
          <w:sz w:val="16"/>
          <w:lang w:eastAsia="ja-JP"/>
        </w:rPr>
        <w:t>. Output for Goroutines code snippet</w:t>
      </w:r>
      <w:bookmarkEnd w:id="38"/>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6861A9" w:rsidRPr="005042CD">
        <w:rPr>
          <w:sz w:val="16"/>
          <w:lang w:eastAsia="ja-JP"/>
        </w:rPr>
        <w:t xml:space="preserve">Figure </w:t>
      </w:r>
      <w:r w:rsidR="006861A9">
        <w:rPr>
          <w:noProof/>
          <w:sz w:val="16"/>
          <w:lang w:eastAsia="ja-JP"/>
        </w:rPr>
        <w:t>9</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9" w:name="_Toc3892315"/>
      <w:r w:rsidRPr="005042CD">
        <w:rPr>
          <w:lang w:eastAsia="ja-JP"/>
        </w:rPr>
        <w:t>Channels</w:t>
      </w:r>
      <w:bookmarkEnd w:id="39"/>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9ED72FD"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6861A9" w:rsidRPr="006861A9">
        <w:rPr>
          <w:lang w:eastAsia="ja-JP"/>
        </w:rPr>
        <w:t xml:space="preserve">Figure </w:t>
      </w:r>
      <w:r w:rsidR="006861A9" w:rsidRPr="006861A9">
        <w:rPr>
          <w:noProof/>
          <w:lang w:eastAsia="ja-JP"/>
        </w:rPr>
        <w:t>11</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v :=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40" w:name="_Toc3889810"/>
    </w:p>
    <w:p w14:paraId="4964C2B8" w14:textId="2E98C295" w:rsidR="003B60DD" w:rsidRPr="005042CD" w:rsidRDefault="003B60DD" w:rsidP="003978A7">
      <w:pPr>
        <w:rPr>
          <w:lang w:eastAsia="ja-JP"/>
        </w:rPr>
      </w:pPr>
      <w:bookmarkStart w:id="41"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1</w:t>
      </w:r>
      <w:r w:rsidRPr="005042CD">
        <w:rPr>
          <w:sz w:val="16"/>
          <w:lang w:eastAsia="ja-JP"/>
        </w:rPr>
        <w:fldChar w:fldCharType="end"/>
      </w:r>
      <w:bookmarkEnd w:id="41"/>
      <w:r w:rsidRPr="005042CD">
        <w:rPr>
          <w:sz w:val="16"/>
          <w:lang w:eastAsia="ja-JP"/>
        </w:rPr>
        <w:t>. How Go Channels work.</w:t>
      </w:r>
      <w:bookmarkEnd w:id="40"/>
    </w:p>
    <w:p w14:paraId="24C9A49D" w14:textId="66BCEC2E" w:rsidR="003B60DD" w:rsidRPr="005042CD" w:rsidRDefault="003B60DD" w:rsidP="003B60DD">
      <w:pPr>
        <w:jc w:val="both"/>
        <w:rPr>
          <w:lang w:eastAsia="ja-JP"/>
        </w:rPr>
      </w:pPr>
    </w:p>
    <w:p w14:paraId="402CDFE7" w14:textId="5246C38F"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6861A9" w:rsidRPr="006861A9">
        <w:rPr>
          <w:lang w:eastAsia="ja-JP"/>
        </w:rPr>
        <w:t xml:space="preserve">Figure </w:t>
      </w:r>
      <w:r w:rsidR="006861A9" w:rsidRPr="006861A9">
        <w:rPr>
          <w:noProof/>
          <w:lang w:eastAsia="ja-JP"/>
        </w:rPr>
        <w:t>12</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6861A9" w:rsidRPr="006861A9">
        <w:rPr>
          <w:lang w:eastAsia="ja-JP"/>
        </w:rPr>
        <w:t xml:space="preserve">Figure </w:t>
      </w:r>
      <w:r w:rsidR="006861A9" w:rsidRPr="006861A9">
        <w:rPr>
          <w:noProof/>
          <w:lang w:eastAsia="ja-JP"/>
        </w:rPr>
        <w:t>13</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um(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2353883F" w:rsidR="00E4639B" w:rsidRPr="005042CD" w:rsidRDefault="00E4639B" w:rsidP="00E4639B">
      <w:pPr>
        <w:jc w:val="both"/>
        <w:rPr>
          <w:sz w:val="16"/>
          <w:lang w:eastAsia="ja-JP"/>
        </w:rPr>
      </w:pPr>
      <w:bookmarkStart w:id="42" w:name="_Ref6398246"/>
      <w:bookmarkStart w:id="43"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2</w:t>
      </w:r>
      <w:r w:rsidRPr="005042CD">
        <w:rPr>
          <w:sz w:val="16"/>
          <w:lang w:eastAsia="ja-JP"/>
        </w:rPr>
        <w:fldChar w:fldCharType="end"/>
      </w:r>
      <w:bookmarkEnd w:id="42"/>
      <w:r w:rsidRPr="005042CD">
        <w:rPr>
          <w:sz w:val="16"/>
          <w:lang w:eastAsia="ja-JP"/>
        </w:rPr>
        <w:t>. Code snippet for Go Channels.</w:t>
      </w:r>
      <w:bookmarkEnd w:id="43"/>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4" w:name="_Toc3889812"/>
    </w:p>
    <w:p w14:paraId="3C223B32" w14:textId="5994810A" w:rsidR="00E4639B" w:rsidRPr="005042CD" w:rsidRDefault="00E4639B" w:rsidP="00E4639B">
      <w:pPr>
        <w:jc w:val="both"/>
        <w:rPr>
          <w:lang w:eastAsia="ja-JP"/>
        </w:rPr>
      </w:pPr>
      <w:bookmarkStart w:id="45"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3</w:t>
      </w:r>
      <w:r w:rsidRPr="005042CD">
        <w:rPr>
          <w:sz w:val="16"/>
          <w:lang w:eastAsia="ja-JP"/>
        </w:rPr>
        <w:fldChar w:fldCharType="end"/>
      </w:r>
      <w:bookmarkEnd w:id="45"/>
      <w:r w:rsidRPr="005042CD">
        <w:rPr>
          <w:sz w:val="16"/>
          <w:lang w:eastAsia="ja-JP"/>
        </w:rPr>
        <w:t>. Output for Go Channels code snippet</w:t>
      </w:r>
      <w:bookmarkEnd w:id="44"/>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6861A9" w:rsidRPr="005042CD">
        <w:rPr>
          <w:sz w:val="16"/>
          <w:lang w:eastAsia="ja-JP"/>
        </w:rPr>
        <w:t xml:space="preserve">Figure </w:t>
      </w:r>
      <w:r w:rsidR="006861A9">
        <w:rPr>
          <w:noProof/>
          <w:sz w:val="16"/>
          <w:lang w:eastAsia="ja-JP"/>
        </w:rPr>
        <w:t>12</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6" w:name="_Toc3892316"/>
      <w:r w:rsidRPr="005042CD">
        <w:rPr>
          <w:lang w:eastAsia="ja-JP"/>
        </w:rPr>
        <w:t xml:space="preserve">Peer-to-Peer </w:t>
      </w:r>
      <w:bookmarkEnd w:id="46"/>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878045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6861A9" w:rsidRPr="005042CD">
        <w:rPr>
          <w:sz w:val="16"/>
          <w:lang w:eastAsia="ja-JP"/>
        </w:rPr>
        <w:t xml:space="preserve">Figure </w:t>
      </w:r>
      <w:r w:rsidR="006861A9">
        <w:rPr>
          <w:noProof/>
          <w:sz w:val="16"/>
          <w:lang w:eastAsia="ja-JP"/>
        </w:rPr>
        <w:t>14</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r w:rsidRPr="00580960">
                              <w:rPr>
                                <w:rFonts w:ascii="Courier New" w:hAnsi="Courier New" w:cs="Courier New"/>
                                <w:sz w:val="16"/>
                              </w:rPr>
                              <w:t>time.Time</w:t>
                            </w:r>
                            <w:proofErr w:type="spell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79A2338E" w:rsidR="00BD305A" w:rsidRPr="007A7A96" w:rsidRDefault="00E4639B" w:rsidP="007A7A96">
      <w:pPr>
        <w:jc w:val="both"/>
        <w:rPr>
          <w:sz w:val="16"/>
          <w:lang w:eastAsia="ja-JP"/>
        </w:rPr>
      </w:pPr>
      <w:bookmarkStart w:id="47" w:name="_Ref6399339"/>
      <w:bookmarkStart w:id="48"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4</w:t>
      </w:r>
      <w:r w:rsidRPr="005042CD">
        <w:rPr>
          <w:sz w:val="16"/>
          <w:lang w:eastAsia="ja-JP"/>
        </w:rPr>
        <w:fldChar w:fldCharType="end"/>
      </w:r>
      <w:bookmarkEnd w:id="47"/>
      <w:r w:rsidRPr="005042CD">
        <w:rPr>
          <w:sz w:val="16"/>
          <w:lang w:eastAsia="ja-JP"/>
        </w:rPr>
        <w:t>. Basic code for the blockchain.</w:t>
      </w:r>
      <w:bookmarkEnd w:id="48"/>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31322821"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006861A9" w:rsidRPr="006861A9">
        <w:t xml:space="preserve">Figure </w:t>
      </w:r>
      <w:r w:rsidR="006861A9" w:rsidRPr="006861A9">
        <w:rPr>
          <w:noProof/>
        </w:rPr>
        <w:t>15</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656E9326" w:rsidR="00192824" w:rsidRPr="000E0863" w:rsidRDefault="00192824" w:rsidP="00192824">
      <w:pPr>
        <w:pStyle w:val="Caption"/>
        <w:rPr>
          <w:i w:val="0"/>
          <w:color w:val="auto"/>
          <w:sz w:val="16"/>
        </w:rPr>
      </w:pPr>
      <w:bookmarkStart w:id="49"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5</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64FC6D4E"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006861A9" w:rsidRPr="006861A9">
        <w:t xml:space="preserve">Figure </w:t>
      </w:r>
      <w:r w:rsidR="006861A9" w:rsidRPr="006861A9">
        <w:rPr>
          <w:noProof/>
        </w:rPr>
        <w:t>16</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1BF3E95D" w:rsidR="00192824" w:rsidRPr="000E0863" w:rsidRDefault="00192824" w:rsidP="00192824">
      <w:pPr>
        <w:pStyle w:val="Caption"/>
        <w:rPr>
          <w:i w:val="0"/>
          <w:color w:val="auto"/>
          <w:sz w:val="16"/>
        </w:rPr>
      </w:pPr>
      <w:bookmarkStart w:id="50"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6</w:t>
      </w:r>
      <w:r w:rsidRPr="000E0863">
        <w:rPr>
          <w:i w:val="0"/>
          <w:color w:val="auto"/>
          <w:sz w:val="16"/>
        </w:rPr>
        <w:fldChar w:fldCharType="end"/>
      </w:r>
      <w:bookmarkEnd w:id="50"/>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5D6A9ED4"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6861A9" w:rsidRPr="006861A9">
        <w:t xml:space="preserve">Figure </w:t>
      </w:r>
      <w:r w:rsidR="006861A9" w:rsidRPr="006861A9">
        <w:rPr>
          <w:noProof/>
        </w:rPr>
        <w:t>17</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oldBlock.Index+1 !=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oldBlock.Hash</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5332E8B5" w:rsidR="00BD305A" w:rsidRPr="000E0863" w:rsidRDefault="00D9676A" w:rsidP="00D9676A">
      <w:pPr>
        <w:pStyle w:val="Caption"/>
        <w:jc w:val="both"/>
        <w:rPr>
          <w:i w:val="0"/>
          <w:color w:val="auto"/>
          <w:sz w:val="16"/>
        </w:rPr>
      </w:pPr>
      <w:bookmarkStart w:id="51"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7</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2" w:name="_Toc3892318"/>
      <w:r>
        <w:rPr>
          <w:lang w:eastAsia="ja-JP"/>
        </w:rPr>
        <w:t>T</w:t>
      </w:r>
      <w:r w:rsidR="00E4639B" w:rsidRPr="005042CD">
        <w:rPr>
          <w:lang w:eastAsia="ja-JP"/>
        </w:rPr>
        <w:t>angle</w:t>
      </w:r>
      <w:bookmarkEnd w:id="52"/>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574D72EC"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6861A9" w:rsidRPr="006861A9">
        <w:rPr>
          <w:lang w:eastAsia="ja-JP"/>
        </w:rPr>
        <w:t xml:space="preserve">Figure </w:t>
      </w:r>
      <w:r w:rsidR="006861A9" w:rsidRPr="006861A9">
        <w:rPr>
          <w:noProof/>
          <w:lang w:eastAsia="ja-JP"/>
        </w:rPr>
        <w:t>18</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3"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time.Time</w:t>
                            </w:r>
                            <w:proofErr w:type="spell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2079636F" w:rsidR="007A7A96" w:rsidRPr="007A7A96" w:rsidRDefault="00E4639B" w:rsidP="007A7A96">
      <w:pPr>
        <w:rPr>
          <w:i/>
          <w:lang w:eastAsia="ja-JP"/>
        </w:rPr>
      </w:pPr>
      <w:bookmarkStart w:id="54"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18</w:t>
      </w:r>
      <w:r w:rsidRPr="005042CD">
        <w:rPr>
          <w:sz w:val="16"/>
          <w:lang w:eastAsia="ja-JP"/>
        </w:rPr>
        <w:fldChar w:fldCharType="end"/>
      </w:r>
      <w:bookmarkEnd w:id="54"/>
      <w:r w:rsidRPr="005042CD">
        <w:rPr>
          <w:sz w:val="16"/>
          <w:lang w:eastAsia="ja-JP"/>
        </w:rPr>
        <w:t>. Basic code for the tangle.</w:t>
      </w:r>
      <w:bookmarkEnd w:id="53"/>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2DE02523"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6861A9" w:rsidRPr="006861A9">
        <w:t xml:space="preserve">Figure </w:t>
      </w:r>
      <w:r w:rsidR="006861A9" w:rsidRPr="006861A9">
        <w:rPr>
          <w:noProof/>
        </w:rPr>
        <w:t>19</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now :=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now.UnixNano</w:t>
                            </w:r>
                            <w:proofErr w:type="spell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Unix</w:t>
                            </w:r>
                            <w:proofErr w:type="spell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6F2CC804" w:rsidR="009722F6" w:rsidRPr="000E0863" w:rsidRDefault="00DA52AA" w:rsidP="002D2110">
      <w:pPr>
        <w:pStyle w:val="Caption"/>
        <w:jc w:val="both"/>
        <w:rPr>
          <w:i w:val="0"/>
          <w:color w:val="auto"/>
          <w:sz w:val="16"/>
          <w:lang w:eastAsia="ja-JP"/>
        </w:rPr>
      </w:pPr>
      <w:bookmarkStart w:id="55"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19</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5563E168"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6861A9" w:rsidRPr="006861A9">
        <w:t xml:space="preserve">Figure </w:t>
      </w:r>
      <w:r w:rsidR="006861A9" w:rsidRPr="006861A9">
        <w:rPr>
          <w:noProof/>
        </w:rPr>
        <w:t>20</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generateLink</w:t>
                            </w:r>
                            <w:proofErr w:type="spell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target.Index</w:t>
                            </w:r>
                            <w:proofErr w:type="spell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source.Index</w:t>
                            </w:r>
                            <w:proofErr w:type="spell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78103CE8" w:rsidR="001835CB" w:rsidRPr="000E0863" w:rsidRDefault="0047288D" w:rsidP="00A43B32">
      <w:pPr>
        <w:pStyle w:val="Caption"/>
        <w:jc w:val="both"/>
        <w:rPr>
          <w:i w:val="0"/>
          <w:color w:val="auto"/>
          <w:sz w:val="16"/>
          <w:lang w:eastAsia="ja-JP"/>
        </w:rPr>
      </w:pPr>
      <w:bookmarkStart w:id="56"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6861A9">
        <w:rPr>
          <w:i w:val="0"/>
          <w:noProof/>
          <w:color w:val="auto"/>
          <w:sz w:val="16"/>
        </w:rPr>
        <w:t>20</w:t>
      </w:r>
      <w:r w:rsidRPr="000E0863">
        <w:rPr>
          <w:i w:val="0"/>
          <w:color w:val="auto"/>
          <w:sz w:val="16"/>
        </w:rPr>
        <w:fldChar w:fldCharType="end"/>
      </w:r>
      <w:bookmarkEnd w:id="56"/>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7" w:name="_Toc3892319"/>
      <w:r>
        <w:rPr>
          <w:lang w:eastAsia="ja-JP"/>
        </w:rPr>
        <w:t>B</w:t>
      </w:r>
      <w:r w:rsidR="001835CB" w:rsidRPr="005042CD">
        <w:rPr>
          <w:lang w:eastAsia="ja-JP"/>
        </w:rPr>
        <w:t>lock-lattice</w:t>
      </w:r>
      <w:bookmarkEnd w:id="57"/>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07475486"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6861A9" w:rsidRPr="006861A9">
        <w:rPr>
          <w:lang w:eastAsia="ja-JP"/>
        </w:rPr>
        <w:t xml:space="preserve">Figure </w:t>
      </w:r>
      <w:r w:rsidR="006861A9" w:rsidRPr="006861A9">
        <w:rPr>
          <w:noProof/>
          <w:lang w:eastAsia="ja-JP"/>
        </w:rPr>
        <w:t>21</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7EF18BCA" w:rsidR="007A7A96" w:rsidRPr="007A7A96" w:rsidRDefault="001835CB" w:rsidP="007A7A96">
      <w:pPr>
        <w:jc w:val="both"/>
        <w:rPr>
          <w:sz w:val="16"/>
          <w:lang w:eastAsia="ja-JP"/>
        </w:rPr>
      </w:pPr>
      <w:bookmarkStart w:id="58" w:name="_Ref6399774"/>
      <w:bookmarkStart w:id="5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6861A9">
        <w:rPr>
          <w:noProof/>
          <w:sz w:val="16"/>
          <w:lang w:eastAsia="ja-JP"/>
        </w:rPr>
        <w:t>21</w:t>
      </w:r>
      <w:r w:rsidRPr="005042CD">
        <w:rPr>
          <w:sz w:val="16"/>
          <w:lang w:eastAsia="ja-JP"/>
        </w:rPr>
        <w:fldChar w:fldCharType="end"/>
      </w:r>
      <w:bookmarkEnd w:id="58"/>
      <w:r w:rsidRPr="005042CD">
        <w:rPr>
          <w:sz w:val="16"/>
          <w:lang w:eastAsia="ja-JP"/>
        </w:rPr>
        <w:t>. Basic code for the block-lattice</w:t>
      </w:r>
      <w:bookmarkEnd w:id="59"/>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5BE7FB4A"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6861A9" w:rsidRPr="00EC7B5E">
        <w:t xml:space="preserve">Figure </w:t>
      </w:r>
      <w:r w:rsidR="006861A9" w:rsidRPr="006861A9">
        <w:rPr>
          <w:noProof/>
        </w:rPr>
        <w:t>22</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8430120" w:rsidR="0021699C" w:rsidRPr="00EC7B5E" w:rsidRDefault="00EC7B5E" w:rsidP="00EC7B5E">
      <w:pPr>
        <w:pStyle w:val="Caption"/>
        <w:jc w:val="both"/>
        <w:rPr>
          <w:i w:val="0"/>
          <w:color w:val="auto"/>
          <w:lang w:eastAsia="ja-JP"/>
        </w:rPr>
      </w:pPr>
      <w:bookmarkStart w:id="60"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6861A9">
        <w:rPr>
          <w:i w:val="0"/>
          <w:noProof/>
          <w:color w:val="auto"/>
        </w:rPr>
        <w:t>22</w:t>
      </w:r>
      <w:r w:rsidRPr="00EC7B5E">
        <w:rPr>
          <w:i w:val="0"/>
          <w:color w:val="auto"/>
        </w:rPr>
        <w:fldChar w:fldCharType="end"/>
      </w:r>
      <w:bookmarkEnd w:id="60"/>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1" w:name="_Toc3892323"/>
      <w:r w:rsidRPr="005042CD">
        <w:rPr>
          <w:lang w:eastAsia="ja-JP"/>
        </w:rPr>
        <w:t>Quantitative Evaluation and Comparison</w:t>
      </w:r>
      <w:bookmarkEnd w:id="61"/>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5F95B9E5"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w:t>
      </w:r>
      <w:r w:rsidR="00D95F92" w:rsidRPr="00D95F92">
        <w:rPr>
          <w:lang w:eastAsia="ja-JP"/>
        </w:rPr>
        <w:t>The initiation timestamp for transactions using the block-lattice is taken when the send block is created.</w:t>
      </w:r>
      <w:r w:rsidR="00D95F92">
        <w:rPr>
          <w:lang w:eastAsia="ja-JP"/>
        </w:rPr>
        <w:t xml:space="preserve"> </w:t>
      </w:r>
      <w:r w:rsidR="00ED71F7">
        <w:rPr>
          <w:lang w:eastAsia="ja-JP"/>
        </w:rPr>
        <w:t xml:space="preserve">The completion timestamp for transactions using the block-lattice is taken after the receive transaction is </w:t>
      </w:r>
      <w:r w:rsidR="00D95F92">
        <w:rPr>
          <w:lang w:eastAsia="ja-JP"/>
        </w:rPr>
        <w:t>confirmed</w:t>
      </w:r>
      <w:r w:rsidR="00ED71F7">
        <w:rPr>
          <w:lang w:eastAsia="ja-JP"/>
        </w:rPr>
        <w:t>.</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2" w:name="_Toc3892324"/>
      <w:r w:rsidRPr="005042CD">
        <w:rPr>
          <w:lang w:eastAsia="ja-JP"/>
        </w:rPr>
        <w:t>Classification of Data Structures</w:t>
      </w:r>
      <w:bookmarkEnd w:id="62"/>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3" w:name="_Toc3892322"/>
      <w:r w:rsidRPr="005042CD">
        <w:rPr>
          <w:lang w:eastAsia="ja-JP"/>
        </w:rPr>
        <w:t>Analysis of Fundamental Properties</w:t>
      </w:r>
      <w:bookmarkEnd w:id="63"/>
    </w:p>
    <w:p w14:paraId="7DDEDC07" w14:textId="538DF202" w:rsidR="00E4639B" w:rsidRPr="005042CD" w:rsidRDefault="00566042" w:rsidP="006861A9">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0C1E1D8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6861A9" w:rsidRPr="006861A9">
        <w:t xml:space="preserve">Figure </w:t>
      </w:r>
      <w:r w:rsidR="006861A9" w:rsidRPr="006861A9">
        <w:rPr>
          <w:noProof/>
        </w:rPr>
        <w:t>23</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6D3229BB" w:rsidR="0056174E" w:rsidRPr="005042CD" w:rsidRDefault="0056174E" w:rsidP="0056174E">
      <w:pPr>
        <w:rPr>
          <w:sz w:val="16"/>
        </w:rPr>
      </w:pPr>
      <w:bookmarkStart w:id="64"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3</w:t>
      </w:r>
      <w:r w:rsidRPr="005042CD">
        <w:rPr>
          <w:sz w:val="16"/>
        </w:rPr>
        <w:fldChar w:fldCharType="end"/>
      </w:r>
      <w:bookmarkEnd w:id="64"/>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50EC90FD"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592F">
        <w:t>. For this</w:t>
      </w:r>
      <w:r w:rsidR="0056174E">
        <w:t xml:space="preserve"> reason</w:t>
      </w:r>
      <w:r w:rsidR="0056592F">
        <w:t xml:space="preserve">, </w:t>
      </w:r>
      <w:r w:rsidR="0056174E" w:rsidRPr="005042CD">
        <w:t>it is measured for different transactions as each data structure continues to grow (transaction number: 50, 100, 200, 400, and 800).</w:t>
      </w:r>
    </w:p>
    <w:p w14:paraId="4B0F6ABF" w14:textId="592F92EE"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4</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5</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6861A9" w:rsidRPr="006861A9">
        <w:t xml:space="preserve">Figure </w:t>
      </w:r>
      <w:r w:rsidR="006861A9" w:rsidRPr="006861A9">
        <w:rPr>
          <w:noProof/>
        </w:rPr>
        <w:t>26</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rPr>
          <w:noProof/>
        </w:rPr>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6EB3A6C3" w:rsidR="0056174E" w:rsidRPr="005042CD" w:rsidRDefault="0056174E" w:rsidP="0056174E">
      <w:pPr>
        <w:jc w:val="both"/>
        <w:rPr>
          <w:sz w:val="16"/>
        </w:rPr>
      </w:pPr>
      <w:bookmarkStart w:id="65"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4</w:t>
      </w:r>
      <w:r w:rsidRPr="005042CD">
        <w:rPr>
          <w:sz w:val="16"/>
        </w:rPr>
        <w:fldChar w:fldCharType="end"/>
      </w:r>
      <w:bookmarkEnd w:id="65"/>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r w:rsidRPr="007B0E90">
        <w:rPr>
          <w:noProof/>
        </w:rPr>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p>
    <w:p w14:paraId="363AB324" w14:textId="5C206B73"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0782D160"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6861A9">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6BF8663A"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6861A9" w:rsidRPr="006861A9">
        <w:rPr>
          <w:color w:val="000000" w:themeColor="text1"/>
        </w:rPr>
        <w:t xml:space="preserve">Table </w:t>
      </w:r>
      <w:r w:rsidR="006861A9" w:rsidRPr="006861A9">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68DA9513"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6861A9">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lastRenderedPageBreak/>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241EC11D" w14:textId="078A100B" w:rsidR="00CF106D" w:rsidRDefault="00CF106D" w:rsidP="00CF106D">
      <w:pPr>
        <w:widowControl w:val="0"/>
        <w:autoSpaceDE w:val="0"/>
        <w:autoSpaceDN w:val="0"/>
        <w:adjustRightInd w:val="0"/>
      </w:pPr>
    </w:p>
    <w:p w14:paraId="56963D40" w14:textId="77777777" w:rsidR="006861A9" w:rsidRDefault="006861A9"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0ED1F5EB"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782ACA94"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65DE219A"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6861A9">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07BE095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3DEB83D3"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24271E65"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51912281"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11035D05"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6D90E3DD"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75296985"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6861A9">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58B56DA8"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0711A5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457683B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6861A9">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5E5E6" w14:textId="77777777" w:rsidR="00416713" w:rsidRDefault="00416713">
      <w:r>
        <w:separator/>
      </w:r>
    </w:p>
  </w:endnote>
  <w:endnote w:type="continuationSeparator" w:id="0">
    <w:p w14:paraId="7DA98247" w14:textId="77777777" w:rsidR="00416713" w:rsidRDefault="00416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DC72E" w14:textId="77777777" w:rsidR="00416713" w:rsidRDefault="00416713"/>
  </w:footnote>
  <w:footnote w:type="continuationSeparator" w:id="0">
    <w:p w14:paraId="32C4294C" w14:textId="77777777" w:rsidR="00416713" w:rsidRDefault="00416713">
      <w:r>
        <w:continuationSeparator/>
      </w:r>
    </w:p>
  </w:footnote>
  <w:footnote w:id="1">
    <w:p w14:paraId="1659F370" w14:textId="6EA7867A" w:rsidR="00016572" w:rsidRDefault="00016572" w:rsidP="00E6508C">
      <w:pPr>
        <w:pStyle w:val="FootnoteText"/>
        <w:jc w:val="left"/>
      </w:pPr>
      <w:r>
        <w:t xml:space="preserve">S.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155AC6A3" w14:textId="2BDEF15B" w:rsidR="00016572" w:rsidRDefault="0001657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22DDED6D"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259E9D61" w:rsidR="00FA3C51" w:rsidRDefault="00FA3C51">
      <w:pPr>
        <w:pStyle w:val="FootnoteText"/>
      </w:pPr>
      <w:r>
        <w:rPr>
          <w:rStyle w:val="FootnoteReference"/>
        </w:rPr>
        <w:footnoteRef/>
      </w:r>
      <w:r>
        <w:t xml:space="preserve"> </w:t>
      </w:r>
      <w:r w:rsidRPr="00FA3C51">
        <w:rPr>
          <w:lang w:eastAsia="ja-JP"/>
        </w:rPr>
        <w:t xml:space="preserve">The implementation of the data structures and benchmark results </w:t>
      </w:r>
      <w:r w:rsidR="00024FA3">
        <w:rPr>
          <w:lang w:eastAsia="ja-JP"/>
        </w:rPr>
        <w:t>are</w:t>
      </w:r>
      <w:r w:rsidRPr="00FA3C51">
        <w:rPr>
          <w:lang w:eastAsia="ja-JP"/>
        </w:rPr>
        <w:t xml:space="preserve">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4FA3"/>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95FC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16713"/>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4370"/>
    <w:rsid w:val="005478AD"/>
    <w:rsid w:val="00550A26"/>
    <w:rsid w:val="00550BF5"/>
    <w:rsid w:val="00551072"/>
    <w:rsid w:val="00554E04"/>
    <w:rsid w:val="005551E5"/>
    <w:rsid w:val="00557AE2"/>
    <w:rsid w:val="00560C2B"/>
    <w:rsid w:val="0056174E"/>
    <w:rsid w:val="005621AE"/>
    <w:rsid w:val="0056365D"/>
    <w:rsid w:val="005653FB"/>
    <w:rsid w:val="0056592F"/>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861A9"/>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2ADB"/>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5F92"/>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8DDFF-6A33-E240-B211-4CDBD22F4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7</Pages>
  <Words>21969</Words>
  <Characters>125225</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90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66</cp:revision>
  <cp:lastPrinted>2019-05-03T15:29:00Z</cp:lastPrinted>
  <dcterms:created xsi:type="dcterms:W3CDTF">2019-04-09T17:14:00Z</dcterms:created>
  <dcterms:modified xsi:type="dcterms:W3CDTF">2019-05-0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